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7FCD7A" w14:textId="77777777" w:rsidR="00E81978" w:rsidRDefault="00E81978" w:rsidP="00B823AA">
      <w:pPr>
        <w:pStyle w:val="Title2"/>
      </w:pPr>
      <w:bookmarkStart w:id="0" w:name="_GoBack"/>
      <w:bookmarkEnd w:id="0"/>
    </w:p>
    <w:p w14:paraId="32FA9697" w14:textId="77777777" w:rsidR="00E81978" w:rsidRDefault="00E81978"/>
    <w:p w14:paraId="526FED74" w14:textId="77777777" w:rsidR="00DC55DC" w:rsidRDefault="00CF5BC5" w:rsidP="00DC55DC">
      <w:pPr>
        <w:tabs>
          <w:tab w:val="left" w:pos="2146"/>
          <w:tab w:val="left" w:pos="3233"/>
        </w:tabs>
      </w:pPr>
      <w:r>
        <w:tab/>
      </w:r>
      <w:r>
        <w:tab/>
      </w:r>
    </w:p>
    <w:p w14:paraId="2AF569BD" w14:textId="77777777" w:rsidR="007F064E" w:rsidRDefault="007F064E" w:rsidP="00DC55DC">
      <w:pPr>
        <w:tabs>
          <w:tab w:val="left" w:pos="3233"/>
        </w:tabs>
      </w:pPr>
    </w:p>
    <w:p w14:paraId="23E62F09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50A728A9" w14:textId="77777777" w:rsidR="00B02434" w:rsidRPr="00D709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14:paraId="37CFC4AB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38B8B5D4" w14:textId="77777777" w:rsidR="00F0335E" w:rsidRPr="00C054BB" w:rsidRDefault="00CF5BC5" w:rsidP="00B02434">
      <w:pPr>
        <w:jc w:val="center"/>
      </w:pPr>
      <w:r w:rsidRPr="00C054BB">
        <w:t>Larry's Story (Motivation in the workplace)</w:t>
      </w:r>
    </w:p>
    <w:p w14:paraId="21245A76" w14:textId="77777777" w:rsidR="00C95C69" w:rsidRPr="00C054BB" w:rsidRDefault="00CF5BC5" w:rsidP="00B02434">
      <w:pPr>
        <w:jc w:val="center"/>
        <w:rPr>
          <w:rFonts w:ascii="Times New Roman" w:hAnsi="Times New Roman" w:cs="Times New Roman"/>
        </w:rPr>
      </w:pPr>
      <w:r w:rsidRPr="00C054BB">
        <w:rPr>
          <w:rFonts w:ascii="Times New Roman" w:hAnsi="Times New Roman" w:cs="Times New Roman"/>
        </w:rPr>
        <w:t>Author name</w:t>
      </w:r>
    </w:p>
    <w:p w14:paraId="0AAF2F8C" w14:textId="77777777" w:rsidR="006D7B77" w:rsidRPr="00C054BB" w:rsidRDefault="00CF5BC5" w:rsidP="00B02434">
      <w:pPr>
        <w:jc w:val="center"/>
        <w:rPr>
          <w:rFonts w:ascii="Times New Roman" w:hAnsi="Times New Roman" w:cs="Times New Roman"/>
        </w:rPr>
      </w:pPr>
      <w:r w:rsidRPr="00C054BB">
        <w:rPr>
          <w:rFonts w:ascii="Times New Roman" w:hAnsi="Times New Roman" w:cs="Times New Roman"/>
        </w:rPr>
        <w:t>Affiliations</w:t>
      </w:r>
    </w:p>
    <w:p w14:paraId="7DBFB6B1" w14:textId="77777777" w:rsidR="006D7B77" w:rsidRPr="00C054BB" w:rsidRDefault="006D7B77" w:rsidP="00B02434">
      <w:pPr>
        <w:jc w:val="center"/>
        <w:rPr>
          <w:rFonts w:ascii="Times New Roman" w:hAnsi="Times New Roman" w:cs="Times New Roman"/>
        </w:rPr>
      </w:pPr>
    </w:p>
    <w:p w14:paraId="3ED0A447" w14:textId="77777777" w:rsidR="006D7B77" w:rsidRPr="00C054BB" w:rsidRDefault="006D7B77" w:rsidP="00B02434">
      <w:pPr>
        <w:jc w:val="center"/>
        <w:rPr>
          <w:rFonts w:ascii="Times New Roman" w:hAnsi="Times New Roman" w:cs="Times New Roman"/>
        </w:rPr>
      </w:pPr>
    </w:p>
    <w:p w14:paraId="653B1AEC" w14:textId="77777777" w:rsidR="00B02434" w:rsidRPr="00C054BB" w:rsidRDefault="00CF5BC5" w:rsidP="00B02434">
      <w:pPr>
        <w:jc w:val="both"/>
        <w:rPr>
          <w:rFonts w:ascii="Times New Roman" w:hAnsi="Times New Roman" w:cs="Times New Roman"/>
        </w:rPr>
      </w:pPr>
      <w:r w:rsidRPr="00C054BB">
        <w:rPr>
          <w:rFonts w:ascii="Times New Roman" w:hAnsi="Times New Roman" w:cs="Times New Roman"/>
        </w:rPr>
        <w:tab/>
      </w:r>
      <w:r w:rsidRPr="00C054BB">
        <w:rPr>
          <w:rFonts w:ascii="Times New Roman" w:hAnsi="Times New Roman" w:cs="Times New Roman"/>
        </w:rPr>
        <w:tab/>
      </w:r>
      <w:r w:rsidRPr="00C054BB">
        <w:rPr>
          <w:rFonts w:ascii="Times New Roman" w:hAnsi="Times New Roman" w:cs="Times New Roman"/>
        </w:rPr>
        <w:tab/>
      </w:r>
      <w:r w:rsidRPr="00C054BB">
        <w:rPr>
          <w:rFonts w:ascii="Times New Roman" w:hAnsi="Times New Roman" w:cs="Times New Roman"/>
        </w:rPr>
        <w:tab/>
      </w:r>
      <w:r w:rsidRPr="00C054BB">
        <w:rPr>
          <w:rFonts w:ascii="Times New Roman" w:hAnsi="Times New Roman" w:cs="Times New Roman"/>
        </w:rPr>
        <w:tab/>
      </w:r>
    </w:p>
    <w:p w14:paraId="2784B57D" w14:textId="77777777" w:rsidR="00B02434" w:rsidRPr="00C054BB" w:rsidRDefault="00B02434" w:rsidP="00B02434">
      <w:pPr>
        <w:jc w:val="both"/>
        <w:rPr>
          <w:rFonts w:ascii="Times New Roman" w:hAnsi="Times New Roman" w:cs="Times New Roman"/>
        </w:rPr>
      </w:pPr>
    </w:p>
    <w:p w14:paraId="29334983" w14:textId="77777777" w:rsidR="00B02434" w:rsidRPr="00C054BB" w:rsidRDefault="00B02434" w:rsidP="00B02434">
      <w:pPr>
        <w:jc w:val="both"/>
        <w:rPr>
          <w:rFonts w:ascii="Times New Roman" w:hAnsi="Times New Roman" w:cs="Times New Roman"/>
        </w:rPr>
      </w:pPr>
    </w:p>
    <w:p w14:paraId="2F97FCE9" w14:textId="77777777" w:rsidR="00B02434" w:rsidRPr="00C054BB" w:rsidRDefault="00B02434" w:rsidP="00B02434">
      <w:pPr>
        <w:jc w:val="both"/>
        <w:rPr>
          <w:rFonts w:ascii="Times New Roman" w:hAnsi="Times New Roman" w:cs="Times New Roman"/>
        </w:rPr>
      </w:pPr>
    </w:p>
    <w:p w14:paraId="74CE33B5" w14:textId="77777777" w:rsidR="00B02434" w:rsidRPr="00C054BB" w:rsidRDefault="00B02434" w:rsidP="00B02434">
      <w:pPr>
        <w:jc w:val="both"/>
        <w:rPr>
          <w:rFonts w:ascii="Times New Roman" w:hAnsi="Times New Roman" w:cs="Times New Roman"/>
        </w:rPr>
      </w:pPr>
    </w:p>
    <w:p w14:paraId="25A2A862" w14:textId="77777777" w:rsidR="00B02434" w:rsidRPr="00C054BB" w:rsidRDefault="00B02434" w:rsidP="00B02434">
      <w:pPr>
        <w:jc w:val="both"/>
        <w:rPr>
          <w:rFonts w:ascii="Times New Roman" w:hAnsi="Times New Roman" w:cs="Times New Roman"/>
        </w:rPr>
      </w:pPr>
    </w:p>
    <w:p w14:paraId="6C22745E" w14:textId="77777777" w:rsidR="00B02434" w:rsidRPr="00C054BB" w:rsidRDefault="00B02434" w:rsidP="00B02434">
      <w:pPr>
        <w:jc w:val="both"/>
        <w:rPr>
          <w:rFonts w:ascii="Times New Roman" w:hAnsi="Times New Roman" w:cs="Times New Roman"/>
        </w:rPr>
      </w:pPr>
    </w:p>
    <w:p w14:paraId="00D71FE8" w14:textId="77777777" w:rsidR="00C95C69" w:rsidRPr="00C054BB" w:rsidRDefault="00C95C69" w:rsidP="00B02434">
      <w:pPr>
        <w:jc w:val="both"/>
        <w:rPr>
          <w:rFonts w:ascii="Times New Roman" w:hAnsi="Times New Roman" w:cs="Times New Roman"/>
        </w:rPr>
      </w:pPr>
    </w:p>
    <w:p w14:paraId="57EFAE2B" w14:textId="77777777" w:rsidR="00C95C69" w:rsidRPr="00C054BB" w:rsidRDefault="00C95C69" w:rsidP="00B02434">
      <w:pPr>
        <w:jc w:val="both"/>
        <w:rPr>
          <w:rFonts w:ascii="Times New Roman" w:hAnsi="Times New Roman" w:cs="Times New Roman"/>
        </w:rPr>
      </w:pPr>
    </w:p>
    <w:p w14:paraId="20F98BE1" w14:textId="77777777" w:rsidR="00C95C69" w:rsidRPr="00C054BB" w:rsidRDefault="00C95C69" w:rsidP="00B02434">
      <w:pPr>
        <w:jc w:val="both"/>
        <w:rPr>
          <w:rFonts w:ascii="Times New Roman" w:hAnsi="Times New Roman" w:cs="Times New Roman"/>
        </w:rPr>
      </w:pPr>
    </w:p>
    <w:p w14:paraId="2077F707" w14:textId="77777777" w:rsidR="00C95C69" w:rsidRPr="00C054BB" w:rsidRDefault="00C95C69" w:rsidP="00B02434">
      <w:pPr>
        <w:jc w:val="both"/>
        <w:rPr>
          <w:rFonts w:ascii="Times New Roman" w:hAnsi="Times New Roman" w:cs="Times New Roman"/>
        </w:rPr>
      </w:pPr>
    </w:p>
    <w:p w14:paraId="354C9B8A" w14:textId="77777777" w:rsidR="00C95C69" w:rsidRPr="00C054BB" w:rsidRDefault="00C95C69" w:rsidP="00B02434">
      <w:pPr>
        <w:jc w:val="both"/>
        <w:rPr>
          <w:rFonts w:ascii="Times New Roman" w:hAnsi="Times New Roman" w:cs="Times New Roman"/>
        </w:rPr>
      </w:pPr>
    </w:p>
    <w:p w14:paraId="56F7C85C" w14:textId="42BFC15D" w:rsidR="001206B6" w:rsidRPr="00C054BB" w:rsidRDefault="00CF5BC5" w:rsidP="00625989">
      <w:pPr>
        <w:ind w:left="720" w:firstLine="0"/>
        <w:jc w:val="center"/>
        <w:rPr>
          <w:b/>
        </w:rPr>
      </w:pPr>
      <w:r w:rsidRPr="00C054BB">
        <w:rPr>
          <w:b/>
        </w:rPr>
        <w:t>Larry's</w:t>
      </w:r>
      <w:r w:rsidR="00625989" w:rsidRPr="00C054BB">
        <w:rPr>
          <w:b/>
        </w:rPr>
        <w:t xml:space="preserve"> </w:t>
      </w:r>
      <w:r w:rsidR="008A6C06">
        <w:rPr>
          <w:b/>
        </w:rPr>
        <w:t>C</w:t>
      </w:r>
      <w:r w:rsidR="00625989" w:rsidRPr="00C054BB">
        <w:rPr>
          <w:b/>
        </w:rPr>
        <w:t xml:space="preserve">hange in his </w:t>
      </w:r>
      <w:r w:rsidR="008A6C06">
        <w:rPr>
          <w:b/>
        </w:rPr>
        <w:t>W</w:t>
      </w:r>
      <w:r w:rsidR="00625989" w:rsidRPr="00C054BB">
        <w:rPr>
          <w:b/>
        </w:rPr>
        <w:t xml:space="preserve">ork </w:t>
      </w:r>
      <w:r w:rsidR="008A6C06">
        <w:rPr>
          <w:b/>
        </w:rPr>
        <w:t>P</w:t>
      </w:r>
      <w:r w:rsidR="00625989" w:rsidRPr="00C054BB">
        <w:rPr>
          <w:b/>
        </w:rPr>
        <w:t>erformance</w:t>
      </w:r>
    </w:p>
    <w:p w14:paraId="7ACE5958" w14:textId="77777777" w:rsidR="00A94E8D" w:rsidRPr="00C054BB" w:rsidRDefault="00CF5BC5" w:rsidP="009138AE">
      <w:r w:rsidRPr="00C054BB">
        <w:t>Larry</w:t>
      </w:r>
      <w:r w:rsidR="008D2B72" w:rsidRPr="00C054BB">
        <w:t xml:space="preserve"> ha</w:t>
      </w:r>
      <w:r w:rsidR="00FC0C46" w:rsidRPr="00C054BB">
        <w:t xml:space="preserve">s </w:t>
      </w:r>
      <w:r w:rsidR="008D2B72" w:rsidRPr="00C054BB">
        <w:t xml:space="preserve">been working for five years </w:t>
      </w:r>
      <w:r w:rsidR="00953580" w:rsidRPr="00C054BB">
        <w:t>as a</w:t>
      </w:r>
      <w:r w:rsidRPr="00C054BB">
        <w:t xml:space="preserve"> customer service representative</w:t>
      </w:r>
      <w:r w:rsidR="004D6915" w:rsidRPr="00C054BB">
        <w:t xml:space="preserve"> in </w:t>
      </w:r>
      <w:r w:rsidRPr="00C054BB">
        <w:t xml:space="preserve">a large nationwide insurance company. </w:t>
      </w:r>
      <w:r w:rsidR="00A41C0A" w:rsidRPr="00C054BB">
        <w:t xml:space="preserve">His job was the </w:t>
      </w:r>
      <w:r w:rsidR="00AA55DD" w:rsidRPr="00C054BB">
        <w:t>evaluation</w:t>
      </w:r>
      <w:r w:rsidR="00A41C0A" w:rsidRPr="00C054BB">
        <w:t xml:space="preserve"> of </w:t>
      </w:r>
      <w:r w:rsidRPr="00C054BB">
        <w:t xml:space="preserve">workers' compensation claims </w:t>
      </w:r>
      <w:r w:rsidR="00FA5BD5" w:rsidRPr="00C054BB">
        <w:t xml:space="preserve">in California and Louisiana </w:t>
      </w:r>
      <w:r w:rsidRPr="00C054BB">
        <w:t xml:space="preserve">and </w:t>
      </w:r>
      <w:r w:rsidR="00FA5BD5" w:rsidRPr="00C054BB">
        <w:t>provide them</w:t>
      </w:r>
      <w:r w:rsidRPr="00C054BB">
        <w:t xml:space="preserve"> assistance in accessing services and financial resources.</w:t>
      </w:r>
      <w:r w:rsidR="002E5BB6" w:rsidRPr="00C054BB">
        <w:t xml:space="preserve"> </w:t>
      </w:r>
      <w:r w:rsidR="00FA5BD5" w:rsidRPr="00C054BB">
        <w:t xml:space="preserve">He has to work </w:t>
      </w:r>
      <w:r w:rsidRPr="00C054BB">
        <w:t>five days a week</w:t>
      </w:r>
      <w:r w:rsidR="00FA5BD5" w:rsidRPr="00C054BB">
        <w:t xml:space="preserve"> in 8 hours shift.</w:t>
      </w:r>
      <w:r w:rsidR="00690CD4" w:rsidRPr="00C054BB">
        <w:t xml:space="preserve"> </w:t>
      </w:r>
      <w:r w:rsidR="002E5BB6" w:rsidRPr="00C054BB">
        <w:t xml:space="preserve">He was married and his wife was a nurse. </w:t>
      </w:r>
      <w:r w:rsidR="00B65310" w:rsidRPr="00C054BB">
        <w:t xml:space="preserve">Management was happy with his performance as he was </w:t>
      </w:r>
      <w:r w:rsidR="00A36E2C" w:rsidRPr="00C054BB">
        <w:t xml:space="preserve">proficient at completing his work in a timely and quality manner. </w:t>
      </w:r>
      <w:r w:rsidR="00A46D8C" w:rsidRPr="00C054BB">
        <w:t>He was also made a</w:t>
      </w:r>
      <w:r w:rsidR="00F97D62" w:rsidRPr="00C054BB">
        <w:t xml:space="preserve"> part of one committee that had to give ideas for improving </w:t>
      </w:r>
      <w:r w:rsidR="00796D39" w:rsidRPr="00C054BB">
        <w:t>customer's trust and customer satisfaction.</w:t>
      </w:r>
      <w:r w:rsidR="00103CCB" w:rsidRPr="00C054BB">
        <w:t xml:space="preserve"> </w:t>
      </w:r>
      <w:r w:rsidR="002D7E74" w:rsidRPr="00C054BB">
        <w:t xml:space="preserve">He worked </w:t>
      </w:r>
      <w:r w:rsidR="00704CE4" w:rsidRPr="00C054BB">
        <w:t xml:space="preserve">enthusiastically </w:t>
      </w:r>
      <w:r w:rsidR="002D7E74" w:rsidRPr="00C054BB">
        <w:t xml:space="preserve">and </w:t>
      </w:r>
      <w:r w:rsidR="00635783" w:rsidRPr="00C054BB">
        <w:t>his given recommendations were appreciated by management.</w:t>
      </w:r>
      <w:r w:rsidR="00D7033F" w:rsidRPr="00C054BB">
        <w:t xml:space="preserve"> However, after one month of his tremendous performance, he started </w:t>
      </w:r>
      <w:r w:rsidR="00717ECC" w:rsidRPr="00C054BB">
        <w:t>overseeing</w:t>
      </w:r>
      <w:r w:rsidRPr="00C054BB">
        <w:t xml:space="preserve"> his</w:t>
      </w:r>
      <w:r w:rsidR="00717ECC" w:rsidRPr="00C054BB">
        <w:t xml:space="preserve"> tasks.</w:t>
      </w:r>
      <w:r w:rsidR="00CE7613" w:rsidRPr="00C054BB">
        <w:t xml:space="preserve"> He </w:t>
      </w:r>
      <w:r w:rsidR="00535021" w:rsidRPr="00C054BB">
        <w:t>even wanted to find a new job.</w:t>
      </w:r>
      <w:r w:rsidR="00F4298F" w:rsidRPr="00C054BB">
        <w:t xml:space="preserve"> Few members also made a complaint about </w:t>
      </w:r>
      <w:r w:rsidR="00AB7D6F" w:rsidRPr="00C054BB">
        <w:t>his</w:t>
      </w:r>
      <w:r w:rsidR="00F4298F" w:rsidRPr="00C054BB">
        <w:t xml:space="preserve"> lack of attention to their cases</w:t>
      </w:r>
      <w:r w:rsidR="00AB7D6F" w:rsidRPr="00C054BB">
        <w:t xml:space="preserve">. </w:t>
      </w:r>
      <w:r w:rsidR="001E5CC6" w:rsidRPr="00C054BB">
        <w:t>Conversely</w:t>
      </w:r>
      <w:r w:rsidR="00AB7D6F" w:rsidRPr="00C054BB">
        <w:t xml:space="preserve">, he was still very </w:t>
      </w:r>
      <w:r w:rsidR="001E5CC6" w:rsidRPr="00C054BB">
        <w:t>active</w:t>
      </w:r>
      <w:r w:rsidR="00AB7D6F" w:rsidRPr="00C054BB">
        <w:t xml:space="preserve"> </w:t>
      </w:r>
      <w:r w:rsidR="00CE7613" w:rsidRPr="00C054BB">
        <w:t>with his kids and friends.</w:t>
      </w:r>
      <w:r w:rsidRPr="00C054BB">
        <w:t xml:space="preserve"> </w:t>
      </w:r>
    </w:p>
    <w:p w14:paraId="594682B2" w14:textId="53B5D5D9" w:rsidR="003A1DB2" w:rsidRPr="00C054BB" w:rsidRDefault="00CF5BC5" w:rsidP="009138AE">
      <w:pPr>
        <w:ind w:firstLine="0"/>
        <w:jc w:val="center"/>
        <w:rPr>
          <w:b/>
        </w:rPr>
      </w:pPr>
      <w:r w:rsidRPr="00C054BB">
        <w:rPr>
          <w:b/>
        </w:rPr>
        <w:t xml:space="preserve">Intrinsic and </w:t>
      </w:r>
      <w:r w:rsidR="008A6C06">
        <w:rPr>
          <w:b/>
        </w:rPr>
        <w:t>E</w:t>
      </w:r>
      <w:r w:rsidRPr="00C054BB">
        <w:rPr>
          <w:b/>
        </w:rPr>
        <w:t xml:space="preserve">xtrinsic </w:t>
      </w:r>
      <w:r w:rsidR="008A6C06">
        <w:rPr>
          <w:b/>
        </w:rPr>
        <w:t>M</w:t>
      </w:r>
      <w:r w:rsidRPr="00C054BB">
        <w:rPr>
          <w:b/>
        </w:rPr>
        <w:t>otivation</w:t>
      </w:r>
    </w:p>
    <w:p w14:paraId="0110DF14" w14:textId="2E68F37E" w:rsidR="008931A2" w:rsidRPr="00C054BB" w:rsidRDefault="00CF5BC5" w:rsidP="00B92D6D">
      <w:r w:rsidRPr="00C054BB">
        <w:t xml:space="preserve">Larry has been working as a customer service representative for five years. He has same nature of work daily that </w:t>
      </w:r>
      <w:r w:rsidR="008A6C06">
        <w:t xml:space="preserve">results in </w:t>
      </w:r>
      <w:r w:rsidRPr="00C054BB">
        <w:t>producing dullness in his job.</w:t>
      </w:r>
      <w:r w:rsidR="000A59D7" w:rsidRPr="00C054BB">
        <w:t xml:space="preserve"> He needs the motivation to complete these tasks. This motivation can be intrinsic and extrinsic.</w:t>
      </w:r>
      <w:r w:rsidR="00416455" w:rsidRPr="00C054BB">
        <w:t xml:space="preserve"> </w:t>
      </w:r>
      <w:r w:rsidR="00902F38" w:rsidRPr="00C054BB">
        <w:t>Intrinsic</w:t>
      </w:r>
      <w:r w:rsidR="00ED4A9A" w:rsidRPr="00C054BB">
        <w:t xml:space="preserve"> </w:t>
      </w:r>
      <w:r w:rsidR="00902F38" w:rsidRPr="00C054BB">
        <w:t>motivation will help him complete his tasks for personal rewards</w:t>
      </w:r>
      <w:r w:rsidR="00E626C1">
        <w:t xml:space="preserve"> </w:t>
      </w:r>
      <w:r w:rsidR="00E626C1">
        <w:fldChar w:fldCharType="begin"/>
      </w:r>
      <w:r w:rsidR="00E626C1">
        <w:instrText xml:space="preserve"> ADDIN ZOTERO_ITEM CSL_CITATION {"citationID":"V2XYLdSc","properties":{"formattedCitation":"(Hennessey, Moran, Altringer, &amp; Amabile, 2015)","plainCitation":"(Hennessey, Moran, Altringer, &amp; Amabile, 2015)","noteIndex":0},"citationItems":[{"id":2306,"uris":["http://zotero.org/users/local/KZl8ZL3A/items/3G9EJCP6"],"uri":["http://zotero.org/users/local/KZl8ZL3A/items/3G9EJCP6"],"itemData":{"id":2306,"type":"article-journal","title":"Extrinsic and intrinsic motivation","container-title":"Wiley encyclopedia of management","page":"1-4","author":[{"family":"Hennessey","given":"Beth"},{"family":"Moran","given":"Seana"},{"family":"Altringer","given":"Beth"},{"family":"Amabile","given":"Teresa M."}],"issued":{"date-parts":[["2015"]]}}}],"schema":"https://github.com/citation-style-language/schema/raw/master/csl-citation.json"} </w:instrText>
      </w:r>
      <w:r w:rsidR="00E626C1">
        <w:fldChar w:fldCharType="separate"/>
      </w:r>
      <w:r w:rsidR="00E626C1" w:rsidRPr="00E626C1">
        <w:rPr>
          <w:rFonts w:ascii="Times New Roman" w:hAnsi="Times New Roman" w:cs="Times New Roman"/>
        </w:rPr>
        <w:t>(Hennessey, Moran, Altringer, &amp; Amabile, 2015)</w:t>
      </w:r>
      <w:r w:rsidR="00E626C1">
        <w:fldChar w:fldCharType="end"/>
      </w:r>
      <w:r w:rsidR="00902F38" w:rsidRPr="00C054BB">
        <w:t xml:space="preserve">. </w:t>
      </w:r>
      <w:r w:rsidR="00C60BFC" w:rsidRPr="00C054BB">
        <w:t xml:space="preserve">He is required to set different achievable goals so he may get motivated to achieve them and may not get bored with the same routine. </w:t>
      </w:r>
      <w:r w:rsidR="0092667C" w:rsidRPr="00C054BB">
        <w:t xml:space="preserve">Moreover, extrinsic motivation </w:t>
      </w:r>
      <w:r w:rsidR="00964E32" w:rsidRPr="00C054BB">
        <w:t xml:space="preserve">will </w:t>
      </w:r>
      <w:r w:rsidR="0092667C" w:rsidRPr="00C054BB">
        <w:t>help</w:t>
      </w:r>
      <w:r w:rsidR="00964E32" w:rsidRPr="00C054BB">
        <w:t xml:space="preserve"> him completing</w:t>
      </w:r>
      <w:r w:rsidR="0092667C" w:rsidRPr="00C054BB">
        <w:t xml:space="preserve"> his tasks </w:t>
      </w:r>
      <w:r w:rsidR="00517236" w:rsidRPr="00C054BB">
        <w:t>to avoid punishment or to get any reward</w:t>
      </w:r>
      <w:r w:rsidR="00E626C1">
        <w:t xml:space="preserve"> </w:t>
      </w:r>
      <w:r w:rsidR="00E626C1">
        <w:fldChar w:fldCharType="begin"/>
      </w:r>
      <w:r w:rsidR="00E626C1">
        <w:instrText xml:space="preserve"> ADDIN ZOTERO_ITEM CSL_CITATION {"citationID":"YuO7uwIm","properties":{"formattedCitation":"(Dysvik &amp; Kuvaas, 2012)","plainCitation":"(Dysvik &amp; Kuvaas, 2012)","noteIndex":0},"citationItems":[{"id":2307,"uris":["http://zotero.org/users/local/KZl8ZL3A/items/Y9J25NTI"],"uri":["http://zotero.org/users/local/KZl8ZL3A/items/Y9J25NTI"],"itemData":{"id":2307,"type":"book","title":"Intrinsic and Extrinsic Motivation as Predictors of Work Effort: The Moderating Role of Achievement Goals","publisher":"Wiley-Blackwell","URL":"https://books.google.com.pk/books?id=Og8JvgEACAAJ","author":[{"family":"Dysvik","given":"A."},{"family":"Kuvaas","given":"B."}],"issued":{"date-parts":[["2012"]]}}}],"schema":"https://github.com/citation-style-language/schema/raw/master/csl-citation.json"} </w:instrText>
      </w:r>
      <w:r w:rsidR="00E626C1">
        <w:fldChar w:fldCharType="separate"/>
      </w:r>
      <w:r w:rsidR="00E626C1" w:rsidRPr="00E626C1">
        <w:rPr>
          <w:rFonts w:ascii="Times New Roman" w:hAnsi="Times New Roman" w:cs="Times New Roman"/>
        </w:rPr>
        <w:t>(Dysvik &amp; Kuvaas, 2012)</w:t>
      </w:r>
      <w:r w:rsidR="00E626C1">
        <w:fldChar w:fldCharType="end"/>
      </w:r>
      <w:r w:rsidR="00517236" w:rsidRPr="00C054BB">
        <w:t>.</w:t>
      </w:r>
      <w:r w:rsidR="001C13D4" w:rsidRPr="00C054BB">
        <w:t xml:space="preserve"> In this regard, different incentives can be offered to him.  </w:t>
      </w:r>
    </w:p>
    <w:p w14:paraId="7F4AB1C4" w14:textId="77777777" w:rsidR="00517236" w:rsidRPr="00C054BB" w:rsidRDefault="00517236" w:rsidP="00B92D6D"/>
    <w:p w14:paraId="6F92B28C" w14:textId="77777777" w:rsidR="009138AE" w:rsidRPr="00C054BB" w:rsidRDefault="00CF5BC5" w:rsidP="00C054BB">
      <w:pPr>
        <w:ind w:firstLine="0"/>
        <w:jc w:val="center"/>
        <w:rPr>
          <w:b/>
        </w:rPr>
      </w:pPr>
      <w:r w:rsidRPr="00C054BB">
        <w:lastRenderedPageBreak/>
        <w:br/>
      </w:r>
      <w:r w:rsidRPr="00C054BB">
        <w:rPr>
          <w:b/>
        </w:rPr>
        <w:t>Recommendations</w:t>
      </w:r>
    </w:p>
    <w:p w14:paraId="69D8A476" w14:textId="63E4D696" w:rsidR="00B02434" w:rsidRDefault="00CF5BC5" w:rsidP="00D3237A">
      <w:r w:rsidRPr="00C054BB">
        <w:t>Larry is</w:t>
      </w:r>
      <w:r w:rsidR="00A56FF0">
        <w:t xml:space="preserve"> a</w:t>
      </w:r>
      <w:r w:rsidRPr="00C054BB">
        <w:t xml:space="preserve"> </w:t>
      </w:r>
      <w:r w:rsidR="00707A02" w:rsidRPr="00C054BB">
        <w:t xml:space="preserve">hard </w:t>
      </w:r>
      <w:r w:rsidRPr="00C054BB">
        <w:t xml:space="preserve">worker but </w:t>
      </w:r>
      <w:r w:rsidR="00EC79B5">
        <w:t xml:space="preserve">he is </w:t>
      </w:r>
      <w:r w:rsidRPr="00C054BB">
        <w:t>lacking the motivation</w:t>
      </w:r>
      <w:r w:rsidR="00707A02" w:rsidRPr="00C054BB">
        <w:t xml:space="preserve"> to have a </w:t>
      </w:r>
      <w:r w:rsidR="008A6C06" w:rsidRPr="00C054BB">
        <w:t>long-term</w:t>
      </w:r>
      <w:r w:rsidR="00707A02" w:rsidRPr="00C054BB">
        <w:t xml:space="preserve"> career in an insurance company. </w:t>
      </w:r>
      <w:r w:rsidR="00784415">
        <w:t xml:space="preserve">The supervisor should help him in establishing his </w:t>
      </w:r>
      <w:r w:rsidR="00EF751F">
        <w:t xml:space="preserve">personal </w:t>
      </w:r>
      <w:r w:rsidR="00784415">
        <w:t>goals as well as setting different rewards for him to motivate him.</w:t>
      </w:r>
      <w:r w:rsidR="00D3237A">
        <w:t xml:space="preserve"> I</w:t>
      </w:r>
      <w:r w:rsidR="00F91CBC">
        <w:t xml:space="preserve">n this </w:t>
      </w:r>
      <w:r w:rsidR="00D3237A">
        <w:t>way</w:t>
      </w:r>
      <w:r w:rsidR="00F91CBC">
        <w:t xml:space="preserve">, </w:t>
      </w:r>
      <w:r w:rsidR="00D3237A">
        <w:t>they</w:t>
      </w:r>
      <w:r w:rsidR="00F91CBC">
        <w:t xml:space="preserve"> will </w:t>
      </w:r>
      <w:r w:rsidR="00F91CBC" w:rsidRPr="00C054BB">
        <w:t>not lose him.</w:t>
      </w:r>
    </w:p>
    <w:p w14:paraId="372A2998" w14:textId="77777777" w:rsidR="00D3237A" w:rsidRPr="00D3237A" w:rsidRDefault="00D3237A" w:rsidP="00D3237A"/>
    <w:p w14:paraId="678A872E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870DD2E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CE21603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87344EE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928687A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1E3D00A4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54E51D8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8A6A322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3BCD3D1F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BAEAC12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070C1844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760BA77D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38256EDB" w14:textId="77777777" w:rsidR="00B02434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14:paraId="0F1A988F" w14:textId="77777777" w:rsidR="00B02434" w:rsidRDefault="00B02434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14:paraId="0A5B66FE" w14:textId="77777777"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14:paraId="6F8AC4DC" w14:textId="77777777" w:rsidR="00047699" w:rsidRDefault="00047699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14:paraId="39AF1AAB" w14:textId="77777777" w:rsidR="00047699" w:rsidRDefault="00047699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14:paraId="0D9ED795" w14:textId="77777777"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14:paraId="21C13138" w14:textId="77777777" w:rsidR="00B02434" w:rsidRDefault="00CF5BC5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References </w:t>
      </w:r>
    </w:p>
    <w:p w14:paraId="0B89ECC4" w14:textId="77777777" w:rsidR="007F064E" w:rsidRDefault="007F064E" w:rsidP="002F170D"/>
    <w:p w14:paraId="454CD041" w14:textId="77777777" w:rsidR="00E626C1" w:rsidRPr="00E626C1" w:rsidRDefault="00CF5BC5" w:rsidP="00E626C1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626C1">
        <w:rPr>
          <w:rFonts w:ascii="Times New Roman" w:hAnsi="Times New Roman" w:cs="Times New Roman"/>
        </w:rPr>
        <w:t xml:space="preserve">Dysvik, A., &amp; Kuvaas, B. (2012). </w:t>
      </w:r>
      <w:r w:rsidRPr="00E626C1">
        <w:rPr>
          <w:rFonts w:ascii="Times New Roman" w:hAnsi="Times New Roman" w:cs="Times New Roman"/>
          <w:i/>
          <w:iCs/>
        </w:rPr>
        <w:t>Intrinsic and Extrinsic Motivation as Predictors of Work Effort: The Moderating Role of Achievement Goals</w:t>
      </w:r>
      <w:r w:rsidRPr="00E626C1">
        <w:rPr>
          <w:rFonts w:ascii="Times New Roman" w:hAnsi="Times New Roman" w:cs="Times New Roman"/>
        </w:rPr>
        <w:t>. Retrieved from https://books.google.com.pk/books?id=Og8JvgEACAAJ</w:t>
      </w:r>
    </w:p>
    <w:p w14:paraId="2EDE182B" w14:textId="77777777" w:rsidR="00E626C1" w:rsidRPr="00E626C1" w:rsidRDefault="00CF5BC5" w:rsidP="00E626C1">
      <w:pPr>
        <w:pStyle w:val="Bibliography"/>
        <w:rPr>
          <w:rFonts w:ascii="Times New Roman" w:hAnsi="Times New Roman" w:cs="Times New Roman"/>
        </w:rPr>
      </w:pPr>
      <w:r w:rsidRPr="00E626C1">
        <w:rPr>
          <w:rFonts w:ascii="Times New Roman" w:hAnsi="Times New Roman" w:cs="Times New Roman"/>
        </w:rPr>
        <w:t xml:space="preserve">Hennessey, B., Moran, S., Altringer, B., &amp; Amabile, T. M. (2015). Extrinsic and intrinsic motivation. </w:t>
      </w:r>
      <w:r w:rsidRPr="00E626C1">
        <w:rPr>
          <w:rFonts w:ascii="Times New Roman" w:hAnsi="Times New Roman" w:cs="Times New Roman"/>
          <w:i/>
          <w:iCs/>
        </w:rPr>
        <w:t>Wiley Encyclopedia of Management</w:t>
      </w:r>
      <w:r w:rsidRPr="00E626C1">
        <w:rPr>
          <w:rFonts w:ascii="Times New Roman" w:hAnsi="Times New Roman" w:cs="Times New Roman"/>
        </w:rPr>
        <w:t>, 1–4.</w:t>
      </w:r>
    </w:p>
    <w:p w14:paraId="1951F933" w14:textId="77777777" w:rsidR="002F170D" w:rsidRPr="002F170D" w:rsidRDefault="00CF5BC5" w:rsidP="00E56282">
      <w:pPr>
        <w:ind w:firstLine="0"/>
      </w:pPr>
      <w:r>
        <w:fldChar w:fldCharType="end"/>
      </w:r>
    </w:p>
    <w:sectPr w:rsidR="002F170D" w:rsidRPr="002F170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3D3E603" w14:textId="77777777" w:rsidR="0015321A" w:rsidRDefault="0015321A">
      <w:pPr>
        <w:spacing w:line="240" w:lineRule="auto"/>
      </w:pPr>
      <w:r>
        <w:separator/>
      </w:r>
    </w:p>
  </w:endnote>
  <w:endnote w:type="continuationSeparator" w:id="0">
    <w:p w14:paraId="35DC3E3A" w14:textId="77777777" w:rsidR="0015321A" w:rsidRDefault="0015321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EA2445" w14:textId="77777777" w:rsidR="0015321A" w:rsidRDefault="0015321A">
      <w:pPr>
        <w:spacing w:line="240" w:lineRule="auto"/>
      </w:pPr>
      <w:r>
        <w:separator/>
      </w:r>
    </w:p>
  </w:footnote>
  <w:footnote w:type="continuationSeparator" w:id="0">
    <w:p w14:paraId="7F5D1301" w14:textId="77777777" w:rsidR="0015321A" w:rsidRDefault="0015321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75F85E" w14:textId="77777777" w:rsidR="00E81978" w:rsidRPr="006D7B77" w:rsidRDefault="00CF5BC5" w:rsidP="006D7B77">
    <w:pPr>
      <w:pStyle w:val="Header"/>
    </w:pPr>
    <w:r w:rsidRPr="00DC55DC">
      <w:rPr>
        <w:rFonts w:ascii="Times New Roman" w:eastAsia="Times New Roman" w:hAnsi="Times New Roman" w:cs="Times New Roman"/>
        <w:color w:val="393939"/>
        <w:kern w:val="0"/>
        <w:lang w:eastAsia="en-US"/>
      </w:rPr>
      <w:t>WEEK 4 PROJECT</w:t>
    </w:r>
    <w:r w:rsidRPr="00DC55DC"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44F397" w14:textId="77777777" w:rsidR="008B69FF" w:rsidRPr="00DC55DC" w:rsidRDefault="00CF5BC5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DC55DC" w:rsidRPr="00DC55DC">
      <w:rPr>
        <w:rFonts w:ascii="Times New Roman" w:eastAsia="Times New Roman" w:hAnsi="Times New Roman" w:cs="Times New Roman"/>
        <w:color w:val="393939"/>
        <w:kern w:val="0"/>
        <w:lang w:eastAsia="en-US"/>
      </w:rPr>
      <w:t>WEEK 4 PROJECT</w:t>
    </w:r>
    <w:r w:rsidRPr="00DC55DC">
      <w:rPr>
        <w:rFonts w:ascii="Times New Roman" w:hAnsi="Times New Roman" w:cs="Times New Roman"/>
      </w:rPr>
      <w:tab/>
    </w:r>
    <w:r w:rsidRPr="00DC55DC">
      <w:rPr>
        <w:rFonts w:ascii="Times New Roman" w:hAnsi="Times New Roman" w:cs="Times New Roman"/>
      </w:rPr>
      <w:tab/>
    </w:r>
    <w:r w:rsidR="00DC55DC">
      <w:rPr>
        <w:rFonts w:ascii="Times New Roman" w:hAnsi="Times New Roman" w:cs="Times New Roman"/>
      </w:rPr>
      <w:t xml:space="preserve">                                      </w:t>
    </w:r>
    <w:r w:rsidRPr="00DC55DC">
      <w:rPr>
        <w:rFonts w:ascii="Times New Roman" w:hAnsi="Times New Roman" w:cs="Times New Roman"/>
      </w:rPr>
      <w:tab/>
    </w:r>
    <w:r w:rsidRPr="00DC55DC">
      <w:rPr>
        <w:rFonts w:ascii="Times New Roman" w:hAnsi="Times New Roman" w:cs="Times New Roman"/>
      </w:rPr>
      <w:tab/>
    </w:r>
    <w:r w:rsidRPr="00DC55DC">
      <w:rPr>
        <w:rFonts w:ascii="Times New Roman" w:hAnsi="Times New Roman" w:cs="Times New Roman"/>
      </w:rPr>
      <w:tab/>
      <w:t xml:space="preserve">      1</w:t>
    </w:r>
  </w:p>
  <w:p w14:paraId="1041A992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34A91"/>
    <w:rsid w:val="00047699"/>
    <w:rsid w:val="000A40AE"/>
    <w:rsid w:val="000A59D7"/>
    <w:rsid w:val="000D3F41"/>
    <w:rsid w:val="000E134A"/>
    <w:rsid w:val="00103CCB"/>
    <w:rsid w:val="001206B6"/>
    <w:rsid w:val="0015321A"/>
    <w:rsid w:val="00163E22"/>
    <w:rsid w:val="001C13D4"/>
    <w:rsid w:val="001E5CC6"/>
    <w:rsid w:val="001F0BD9"/>
    <w:rsid w:val="002463CD"/>
    <w:rsid w:val="0026165D"/>
    <w:rsid w:val="002C0370"/>
    <w:rsid w:val="002D7E74"/>
    <w:rsid w:val="002E5BB6"/>
    <w:rsid w:val="002E7A1A"/>
    <w:rsid w:val="002F170D"/>
    <w:rsid w:val="003079E0"/>
    <w:rsid w:val="00325707"/>
    <w:rsid w:val="00355DCA"/>
    <w:rsid w:val="003A1DB2"/>
    <w:rsid w:val="003B5824"/>
    <w:rsid w:val="003D3885"/>
    <w:rsid w:val="00416455"/>
    <w:rsid w:val="0042442B"/>
    <w:rsid w:val="0043215F"/>
    <w:rsid w:val="00433612"/>
    <w:rsid w:val="004724D7"/>
    <w:rsid w:val="004B7ED2"/>
    <w:rsid w:val="004D6915"/>
    <w:rsid w:val="0051485B"/>
    <w:rsid w:val="00517236"/>
    <w:rsid w:val="005211E4"/>
    <w:rsid w:val="00535021"/>
    <w:rsid w:val="00551A02"/>
    <w:rsid w:val="005534FA"/>
    <w:rsid w:val="00556841"/>
    <w:rsid w:val="0056096C"/>
    <w:rsid w:val="005A7C96"/>
    <w:rsid w:val="005B2013"/>
    <w:rsid w:val="005B2C8C"/>
    <w:rsid w:val="005B3A43"/>
    <w:rsid w:val="005B6F3D"/>
    <w:rsid w:val="005C360C"/>
    <w:rsid w:val="005C39B5"/>
    <w:rsid w:val="005D3A03"/>
    <w:rsid w:val="00625989"/>
    <w:rsid w:val="00635783"/>
    <w:rsid w:val="0068032B"/>
    <w:rsid w:val="00690CD4"/>
    <w:rsid w:val="00692D73"/>
    <w:rsid w:val="006D7B77"/>
    <w:rsid w:val="006E4508"/>
    <w:rsid w:val="00704CE4"/>
    <w:rsid w:val="00707A02"/>
    <w:rsid w:val="00717ECC"/>
    <w:rsid w:val="007456E0"/>
    <w:rsid w:val="0075615E"/>
    <w:rsid w:val="00784415"/>
    <w:rsid w:val="00796D39"/>
    <w:rsid w:val="007F064E"/>
    <w:rsid w:val="008002C0"/>
    <w:rsid w:val="008931A2"/>
    <w:rsid w:val="008A6C06"/>
    <w:rsid w:val="008B69FF"/>
    <w:rsid w:val="008C5323"/>
    <w:rsid w:val="008D2B72"/>
    <w:rsid w:val="008D477A"/>
    <w:rsid w:val="00902F38"/>
    <w:rsid w:val="009138AE"/>
    <w:rsid w:val="0092667C"/>
    <w:rsid w:val="00953580"/>
    <w:rsid w:val="00964E32"/>
    <w:rsid w:val="00994E07"/>
    <w:rsid w:val="009A15B4"/>
    <w:rsid w:val="009A6A3B"/>
    <w:rsid w:val="00A36E2C"/>
    <w:rsid w:val="00A41C0A"/>
    <w:rsid w:val="00A46D8C"/>
    <w:rsid w:val="00A56FF0"/>
    <w:rsid w:val="00A7206D"/>
    <w:rsid w:val="00A94E8D"/>
    <w:rsid w:val="00AA55DD"/>
    <w:rsid w:val="00AB7D6F"/>
    <w:rsid w:val="00AE7D4F"/>
    <w:rsid w:val="00B02434"/>
    <w:rsid w:val="00B42622"/>
    <w:rsid w:val="00B65310"/>
    <w:rsid w:val="00B823AA"/>
    <w:rsid w:val="00B92D6D"/>
    <w:rsid w:val="00BA45DB"/>
    <w:rsid w:val="00BA6A50"/>
    <w:rsid w:val="00BD6A80"/>
    <w:rsid w:val="00BF4184"/>
    <w:rsid w:val="00C054BB"/>
    <w:rsid w:val="00C0601E"/>
    <w:rsid w:val="00C31D30"/>
    <w:rsid w:val="00C60BFC"/>
    <w:rsid w:val="00C76C64"/>
    <w:rsid w:val="00C95C69"/>
    <w:rsid w:val="00CD6E39"/>
    <w:rsid w:val="00CE7613"/>
    <w:rsid w:val="00CF5BC5"/>
    <w:rsid w:val="00CF6E91"/>
    <w:rsid w:val="00D00385"/>
    <w:rsid w:val="00D201B6"/>
    <w:rsid w:val="00D3237A"/>
    <w:rsid w:val="00D7033F"/>
    <w:rsid w:val="00D70916"/>
    <w:rsid w:val="00D85B68"/>
    <w:rsid w:val="00DC55DC"/>
    <w:rsid w:val="00DF3966"/>
    <w:rsid w:val="00E44478"/>
    <w:rsid w:val="00E56282"/>
    <w:rsid w:val="00E6004D"/>
    <w:rsid w:val="00E626C1"/>
    <w:rsid w:val="00E81978"/>
    <w:rsid w:val="00E960F9"/>
    <w:rsid w:val="00EB54B7"/>
    <w:rsid w:val="00EC79B5"/>
    <w:rsid w:val="00ED4A9A"/>
    <w:rsid w:val="00ED5C24"/>
    <w:rsid w:val="00EE35C0"/>
    <w:rsid w:val="00EE5314"/>
    <w:rsid w:val="00EF751F"/>
    <w:rsid w:val="00F0335E"/>
    <w:rsid w:val="00F33B49"/>
    <w:rsid w:val="00F379B7"/>
    <w:rsid w:val="00F4298F"/>
    <w:rsid w:val="00F525FA"/>
    <w:rsid w:val="00F91CBC"/>
    <w:rsid w:val="00F97D62"/>
    <w:rsid w:val="00FA5BD5"/>
    <w:rsid w:val="00FC0C46"/>
    <w:rsid w:val="00FD460D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E32A5A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280B010B-B0B8-4F43-89E8-11563065DA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26</Words>
  <Characters>357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19T06:43:00Z</dcterms:created>
  <dcterms:modified xsi:type="dcterms:W3CDTF">2019-06-19T0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X5jnBKJD"/&gt;&lt;style id="http://www.zotero.org/styles/apa" locale="en-US" hasBibliography="1" bibliographyStyleHasBeenSet="1"/&gt;&lt;prefs&gt;&lt;pref name="fieldType" value="Field"/&gt;&lt;/prefs&gt;&lt;/data&gt;</vt:lpwstr>
  </property>
</Properties>
</file>